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A57A2BB" w14:textId="02A8B38A" w:rsidR="00F77398" w:rsidRPr="0012251A" w:rsidRDefault="00F77398" w:rsidP="00F77398">
      <w:pPr>
        <w:keepNext/>
        <w:keepLines/>
        <w:outlineLvl w:val="2"/>
        <w:rPr>
          <w:rFonts w:eastAsia="Cambria" w:cstheme="majorBidi"/>
          <w:bCs/>
          <w:i/>
          <w:szCs w:val="24"/>
          <w:lang w:eastAsia="de-DE"/>
        </w:rPr>
      </w:pPr>
      <w:r w:rsidRPr="00630526">
        <w:rPr>
          <w:rFonts w:eastAsia="Cambria" w:cs="Times New Roman"/>
          <w:b/>
          <w:szCs w:val="24"/>
        </w:rPr>
        <w:t>Suppl</w:t>
      </w:r>
      <w:r w:rsidR="00630526" w:rsidRPr="00630526">
        <w:rPr>
          <w:rFonts w:eastAsia="Cambria" w:cs="Times New Roman"/>
          <w:b/>
          <w:szCs w:val="24"/>
        </w:rPr>
        <w:t>ementary</w:t>
      </w:r>
      <w:r w:rsidRPr="00630526">
        <w:rPr>
          <w:rFonts w:eastAsia="Cambria" w:cs="Times New Roman"/>
          <w:b/>
          <w:szCs w:val="24"/>
        </w:rPr>
        <w:t xml:space="preserve"> Table </w:t>
      </w:r>
      <w:r w:rsidR="00630526" w:rsidRPr="00630526">
        <w:rPr>
          <w:rFonts w:eastAsia="Cambria" w:cs="Times New Roman"/>
          <w:b/>
          <w:szCs w:val="24"/>
        </w:rPr>
        <w:t>S</w:t>
      </w:r>
      <w:r w:rsidRPr="00630526">
        <w:rPr>
          <w:rFonts w:eastAsia="Cambria" w:cs="Times New Roman"/>
          <w:b/>
          <w:szCs w:val="24"/>
        </w:rPr>
        <w:t>2</w:t>
      </w:r>
      <w:r w:rsidRPr="0012251A">
        <w:rPr>
          <w:rFonts w:eastAsia="Cambria" w:cs="Times New Roman"/>
          <w:bCs/>
          <w:i/>
          <w:iCs/>
          <w:szCs w:val="24"/>
        </w:rPr>
        <w:t>. Variables and measurements</w:t>
      </w:r>
      <w:r w:rsidRPr="0012251A">
        <w:rPr>
          <w:rFonts w:eastAsia="Cambria" w:cstheme="majorBidi"/>
          <w:bCs/>
          <w:i/>
          <w:szCs w:val="24"/>
          <w:lang w:eastAsia="de-DE"/>
        </w:rPr>
        <w:fldChar w:fldCharType="begin">
          <w:fldData xml:space="preserve">PEVuZE5vdGU+PENpdGU+PEF1dGhvcj5WYWxlbnRhPC9BdXRob3I+PFllYXI+MjAyMzwvWWVhcj48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</w:fldData>
        </w:fldChar>
      </w:r>
      <w:r w:rsidR="00A45C64">
        <w:rPr>
          <w:rFonts w:eastAsia="Cambria" w:cstheme="majorBidi"/>
          <w:bCs/>
          <w:i/>
          <w:szCs w:val="24"/>
          <w:lang w:eastAsia="de-DE"/>
        </w:rPr>
        <w:instrText xml:space="preserve"> ADDIN EN.CITE </w:instrText>
      </w:r>
      <w:r w:rsidR="00A45C64">
        <w:rPr>
          <w:rFonts w:eastAsia="Cambria" w:cstheme="majorBidi"/>
          <w:bCs/>
          <w:i/>
          <w:szCs w:val="24"/>
          <w:lang w:eastAsia="de-DE"/>
        </w:rPr>
        <w:fldChar w:fldCharType="begin">
          <w:fldData xml:space="preserve">PEVuZE5vdGU+PENpdGU+PEF1dGhvcj5WYWxlbnRhPC9BdXRob3I+PFllYXI+MjAyMzwvWWVhcj48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</w:fldData>
        </w:fldChar>
      </w:r>
      <w:r w:rsidR="00A45C64">
        <w:rPr>
          <w:rFonts w:eastAsia="Cambria" w:cstheme="majorBidi"/>
          <w:bCs/>
          <w:i/>
          <w:szCs w:val="24"/>
          <w:lang w:eastAsia="de-DE"/>
        </w:rPr>
        <w:instrText xml:space="preserve"> ADDIN EN.CITE.DATA </w:instrText>
      </w:r>
      <w:r w:rsidR="00A45C64">
        <w:rPr>
          <w:rFonts w:eastAsia="Cambria" w:cstheme="majorBidi"/>
          <w:bCs/>
          <w:i/>
          <w:szCs w:val="24"/>
          <w:lang w:eastAsia="de-DE"/>
        </w:rPr>
      </w:r>
      <w:r w:rsidR="00A45C64">
        <w:rPr>
          <w:rFonts w:eastAsia="Cambria" w:cstheme="majorBidi"/>
          <w:bCs/>
          <w:i/>
          <w:szCs w:val="24"/>
          <w:lang w:eastAsia="de-DE"/>
        </w:rPr>
        <w:fldChar w:fldCharType="end"/>
      </w:r>
      <w:r w:rsidRPr="0012251A">
        <w:rPr>
          <w:rFonts w:eastAsia="Cambria" w:cstheme="majorBidi"/>
          <w:bCs/>
          <w:i/>
          <w:szCs w:val="24"/>
          <w:lang w:eastAsia="de-DE"/>
        </w:rPr>
        <w:fldChar w:fldCharType="separate"/>
      </w:r>
      <w:r w:rsidR="00A45C64">
        <w:rPr>
          <w:rFonts w:eastAsia="Cambria" w:cstheme="majorBidi"/>
          <w:bCs/>
          <w:i/>
          <w:noProof/>
          <w:szCs w:val="24"/>
          <w:lang w:eastAsia="de-DE"/>
        </w:rPr>
        <w:t>(Valenta et al, 2023, De Geest et al, 2022)</w:t>
      </w:r>
      <w:r w:rsidRPr="0012251A">
        <w:rPr>
          <w:rFonts w:eastAsia="Cambria" w:cstheme="majorBidi"/>
          <w:bCs/>
          <w:i/>
          <w:szCs w:val="24"/>
          <w:lang w:eastAsia="de-DE"/>
        </w:rPr>
        <w:fldChar w:fldCharType="end"/>
      </w:r>
    </w:p>
    <w:tbl>
      <w:tblPr>
        <w:tblpPr w:leftFromText="180" w:rightFromText="180" w:vertAnchor="text" w:horzAnchor="margin" w:tblpXSpec="center" w:tblpY="580"/>
        <w:tblW w:w="6061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52" w:type="dxa"/>
          <w:right w:w="57" w:type="dxa"/>
        </w:tblCellMar>
        <w:tblLook w:val="04A0" w:firstRow="1" w:lastRow="0" w:firstColumn="1" w:lastColumn="0" w:noHBand="0" w:noVBand="1"/>
      </w:tblPr>
      <w:tblGrid>
        <w:gridCol w:w="2029"/>
        <w:gridCol w:w="2179"/>
        <w:gridCol w:w="480"/>
        <w:gridCol w:w="540"/>
        <w:gridCol w:w="421"/>
        <w:gridCol w:w="421"/>
        <w:gridCol w:w="510"/>
        <w:gridCol w:w="468"/>
        <w:gridCol w:w="468"/>
        <w:gridCol w:w="468"/>
        <w:gridCol w:w="468"/>
        <w:gridCol w:w="475"/>
        <w:gridCol w:w="468"/>
        <w:gridCol w:w="1534"/>
      </w:tblGrid>
      <w:tr w:rsidR="00F77398" w:rsidRPr="00C353DC" w14:paraId="1FFD3E51" w14:textId="77777777" w:rsidTr="00A04948">
        <w:trPr>
          <w:cantSplit/>
          <w:trHeight w:val="343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0F0AD8C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2E2BBD2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left="79" w:hanging="72"/>
              <w:rPr>
                <w:rFonts w:ascii="Arial" w:eastAsia="Calibri" w:hAnsi="Arial" w:cs="Arial"/>
                <w:b/>
                <w:color w:val="00000A"/>
                <w:sz w:val="18"/>
                <w:szCs w:val="18"/>
              </w:rPr>
            </w:pPr>
          </w:p>
        </w:tc>
        <w:tc>
          <w:tcPr>
            <w:tcW w:w="5187" w:type="dxa"/>
            <w:gridSpan w:val="11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03B5F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i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i/>
                <w:sz w:val="18"/>
                <w:szCs w:val="18"/>
              </w:rPr>
              <w:t xml:space="preserve">Measurement timepoints (T0 – </w:t>
            </w:r>
            <w:proofErr w:type="spellStart"/>
            <w:r w:rsidRPr="00C353DC">
              <w:rPr>
                <w:rFonts w:ascii="Arial" w:eastAsia="Calibri" w:hAnsi="Arial" w:cs="Arial"/>
                <w:b/>
                <w:i/>
                <w:sz w:val="18"/>
                <w:szCs w:val="18"/>
              </w:rPr>
              <w:t>Tz</w:t>
            </w:r>
            <w:proofErr w:type="spellEnd"/>
            <w:r w:rsidRPr="00C353DC">
              <w:rPr>
                <w:rFonts w:ascii="Arial" w:eastAsia="Calibri" w:hAnsi="Arial" w:cs="Arial"/>
                <w:b/>
                <w:i/>
                <w:sz w:val="18"/>
                <w:szCs w:val="18"/>
              </w:rPr>
              <w:t>) and days post-Tx</w:t>
            </w:r>
          </w:p>
        </w:tc>
        <w:tc>
          <w:tcPr>
            <w:tcW w:w="1534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bottom"/>
          </w:tcPr>
          <w:p w14:paraId="2C67AA4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bCs/>
                <w:i/>
                <w:sz w:val="18"/>
                <w:szCs w:val="18"/>
              </w:rPr>
            </w:pPr>
            <w:r w:rsidRPr="00C353DC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Data source </w:t>
            </w:r>
          </w:p>
        </w:tc>
      </w:tr>
      <w:tr w:rsidR="00F77398" w:rsidRPr="00C353DC" w14:paraId="75976147" w14:textId="77777777" w:rsidTr="00A04948">
        <w:trPr>
          <w:cantSplit/>
          <w:trHeight w:val="343"/>
        </w:trPr>
        <w:tc>
          <w:tcPr>
            <w:tcW w:w="2029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514C63F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Variables</w:t>
            </w:r>
          </w:p>
        </w:tc>
        <w:tc>
          <w:tcPr>
            <w:tcW w:w="2179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7AA30F6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bC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bCs/>
                <w:sz w:val="18"/>
                <w:szCs w:val="18"/>
              </w:rPr>
              <w:t>Measure(s)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93EAF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left="-15" w:firstLine="22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0a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A9F73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0b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7F0CD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1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1C95F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2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B1A98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3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C16B8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4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45BD9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5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87AE4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6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37062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7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F4174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T8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2EDEF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i/>
                <w:sz w:val="18"/>
                <w:szCs w:val="18"/>
              </w:rPr>
            </w:pPr>
            <w:proofErr w:type="spellStart"/>
            <w:r w:rsidRPr="00C353DC">
              <w:rPr>
                <w:rFonts w:ascii="Arial" w:eastAsia="Calibri" w:hAnsi="Arial" w:cs="Arial"/>
                <w:b/>
                <w:i/>
                <w:sz w:val="18"/>
                <w:szCs w:val="18"/>
              </w:rPr>
              <w:t>Tz</w:t>
            </w:r>
            <w:proofErr w:type="spellEnd"/>
          </w:p>
        </w:tc>
        <w:tc>
          <w:tcPr>
            <w:tcW w:w="1534" w:type="dxa"/>
            <w:vMerge/>
            <w:tcBorders>
              <w:left w:val="single" w:sz="4" w:space="0" w:color="000000"/>
              <w:right w:val="single" w:sz="4" w:space="0" w:color="000000"/>
            </w:tcBorders>
          </w:tcPr>
          <w:p w14:paraId="6C2C2BC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i/>
                <w:sz w:val="18"/>
                <w:szCs w:val="18"/>
              </w:rPr>
            </w:pPr>
          </w:p>
        </w:tc>
      </w:tr>
      <w:tr w:rsidR="00F77398" w:rsidRPr="00C353DC" w14:paraId="4795CA0B" w14:textId="77777777" w:rsidTr="00A04948">
        <w:trPr>
          <w:cantSplit/>
          <w:trHeight w:val="343"/>
        </w:trPr>
        <w:tc>
          <w:tcPr>
            <w:tcW w:w="2029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7BDCC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2179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D26FA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left="79" w:hanging="72"/>
              <w:rPr>
                <w:rFonts w:ascii="Arial" w:eastAsia="Calibri" w:hAnsi="Arial" w:cs="Arial"/>
                <w:b/>
                <w:color w:val="00000A"/>
                <w:sz w:val="18"/>
                <w:szCs w:val="18"/>
              </w:rPr>
            </w:pP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112E1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left="-15" w:firstLine="22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-10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21B71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30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7ACB6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60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DAB9B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90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6126B6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120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AF3FC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150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2ED50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180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AFC45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240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0CF4A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300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11C45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365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A52C9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i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i/>
                <w:sz w:val="18"/>
                <w:szCs w:val="18"/>
              </w:rPr>
              <w:t>455</w:t>
            </w:r>
          </w:p>
        </w:tc>
        <w:tc>
          <w:tcPr>
            <w:tcW w:w="1534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AD976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i/>
                <w:sz w:val="18"/>
                <w:szCs w:val="18"/>
              </w:rPr>
            </w:pPr>
          </w:p>
        </w:tc>
      </w:tr>
      <w:tr w:rsidR="00F77398" w:rsidRPr="00C353DC" w14:paraId="0130B408" w14:textId="77777777" w:rsidTr="00A04948">
        <w:trPr>
          <w:trHeight w:val="207"/>
        </w:trPr>
        <w:tc>
          <w:tcPr>
            <w:tcW w:w="420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5874E55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Demographic and Clinical Sample Characteristics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178FBA5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7FEC4CC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7498E5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4BE552D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37A7589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9FEA74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964CD8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1B2E63E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5DBA776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5584250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498E541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743DC80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</w:tr>
      <w:tr w:rsidR="00F77398" w:rsidRPr="00C353DC" w14:paraId="45906CC3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773C9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Ag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5C7B1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6"/>
              </w:rPr>
              <w:t>In years, continuous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EA3D6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42666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5FF41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23A1F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40986D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87384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86E8E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A1384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F930F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D87BE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151BC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D7DEF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  <w:r w:rsidRPr="00C353DC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F77398" w:rsidRPr="00C353DC" w14:paraId="645D8184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A94AE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Sex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AC815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6"/>
              </w:rPr>
              <w:t>Male/female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EB1AF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760AD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8B7C4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2C82C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A18F8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0B8D8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412DF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8D1FD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0C57E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94DAA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946F0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73B11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476667B0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3E8DB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Education 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CF09A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6"/>
              </w:rPr>
              <w:t>Categorized as lower secondary education, higher secondary education and tertiary education according to International Standard Classification of Education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B3499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1A85C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8B53B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18BD9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2E700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8D518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7E7C4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731CA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1E9FC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E4C48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55350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E1402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Theme="majorEastAsia" w:hAnsi="Arial" w:cs="Arial"/>
                <w:color w:val="131413"/>
                <w:sz w:val="18"/>
                <w:szCs w:val="18"/>
              </w:rPr>
              <w:t>Paper survey</w:t>
            </w:r>
          </w:p>
        </w:tc>
      </w:tr>
      <w:tr w:rsidR="00F77398" w:rsidRPr="00C353DC" w14:paraId="603DAAD1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A4B72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Living alon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12784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6"/>
              </w:rPr>
              <w:t>Binary: Yes/no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9D2F5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2DAD2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5903A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ED8D4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50FF5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6132D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E8CB8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D40CC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FBCE6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29BBD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17844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39ECC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Theme="majorEastAsia" w:hAnsi="Arial" w:cs="Arial"/>
                <w:color w:val="131413"/>
                <w:sz w:val="18"/>
                <w:szCs w:val="18"/>
              </w:rPr>
              <w:t>Paper survey</w:t>
            </w:r>
          </w:p>
        </w:tc>
      </w:tr>
      <w:tr w:rsidR="00F77398" w:rsidRPr="00C353DC" w14:paraId="44ADD118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CEFEED" w14:textId="1A5477AA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Referring </w:t>
            </w:r>
            <w:r w:rsidR="00630526" w:rsidRPr="00C353DC">
              <w:rPr>
                <w:rFonts w:ascii="Arial" w:eastAsia="Calibri" w:hAnsi="Arial" w:cs="Arial"/>
                <w:sz w:val="18"/>
                <w:szCs w:val="18"/>
              </w:rPr>
              <w:t>center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16A34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6"/>
              </w:rPr>
              <w:t>Center ID code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82210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39BB5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D5FD5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648D3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89F03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D220C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419E8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6ABDF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0767C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261BF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0B62D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DBADF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35A7EE91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3B62E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Conditioning regim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4F1CCE" w14:textId="50A9190C" w:rsidR="00F77398" w:rsidRPr="00C353DC" w:rsidRDefault="00A0494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A04948">
              <w:rPr>
                <w:rFonts w:ascii="Arial" w:hAnsi="Arial" w:cs="Arial"/>
                <w:sz w:val="18"/>
                <w:szCs w:val="16"/>
              </w:rPr>
              <w:t>Conditioning intensity classified according to the Transplant Conditioning Intensity (TCI) score, calculated as the sum of assigned intensity weights for commonly used conditioning regimen components</w:t>
            </w:r>
            <w:r>
              <w:rPr>
                <w:rFonts w:ascii="Arial" w:hAnsi="Arial" w:cs="Arial"/>
                <w:sz w:val="18"/>
                <w:szCs w:val="16"/>
              </w:rPr>
              <w:t>.</w:t>
            </w:r>
            <w:r>
              <w:rPr>
                <w:rFonts w:ascii="Arial" w:hAnsi="Arial" w:cs="Arial"/>
                <w:sz w:val="18"/>
                <w:szCs w:val="16"/>
              </w:rPr>
              <w:fldChar w:fldCharType="begin">
                <w:fldData xml:space="preserve">PEVuZE5vdGU+PENpdGU+PEF1dGhvcj5TcHlyaWRvbmlkaXM8L0F1dGhvcj48WWVhcj4yMDI0PC9Z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</w:fldData>
              </w:fldChar>
            </w:r>
            <w:r w:rsidR="00A45C64">
              <w:rPr>
                <w:rFonts w:ascii="Arial" w:hAnsi="Arial" w:cs="Arial"/>
                <w:sz w:val="18"/>
                <w:szCs w:val="16"/>
              </w:rPr>
              <w:instrText xml:space="preserve"> ADDIN EN.CITE </w:instrText>
            </w:r>
            <w:r w:rsidR="00A45C64">
              <w:rPr>
                <w:rFonts w:ascii="Arial" w:hAnsi="Arial" w:cs="Arial"/>
                <w:sz w:val="18"/>
                <w:szCs w:val="16"/>
              </w:rPr>
              <w:fldChar w:fldCharType="begin">
                <w:fldData xml:space="preserve">PEVuZE5vdGU+PENpdGU+PEF1dGhvcj5TcHlyaWRvbmlkaXM8L0F1dGhvcj48WWVhcj4yMDI0PC9Z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</w:fldData>
              </w:fldChar>
            </w:r>
            <w:r w:rsidR="00A45C64">
              <w:rPr>
                <w:rFonts w:ascii="Arial" w:hAnsi="Arial" w:cs="Arial"/>
                <w:sz w:val="18"/>
                <w:szCs w:val="16"/>
              </w:rPr>
              <w:instrText xml:space="preserve"> ADDIN EN.CITE.DATA </w:instrText>
            </w:r>
            <w:r w:rsidR="00A45C64">
              <w:rPr>
                <w:rFonts w:ascii="Arial" w:hAnsi="Arial" w:cs="Arial"/>
                <w:sz w:val="18"/>
                <w:szCs w:val="16"/>
              </w:rPr>
            </w:r>
            <w:r w:rsidR="00A45C64">
              <w:rPr>
                <w:rFonts w:ascii="Arial" w:hAnsi="Arial" w:cs="Arial"/>
                <w:sz w:val="18"/>
                <w:szCs w:val="16"/>
              </w:rPr>
              <w:fldChar w:fldCharType="end"/>
            </w:r>
            <w:r>
              <w:rPr>
                <w:rFonts w:ascii="Arial" w:hAnsi="Arial" w:cs="Arial"/>
                <w:sz w:val="18"/>
                <w:szCs w:val="16"/>
              </w:rPr>
              <w:fldChar w:fldCharType="separate"/>
            </w:r>
            <w:r w:rsidR="00A45C64">
              <w:rPr>
                <w:rFonts w:ascii="Arial" w:hAnsi="Arial" w:cs="Arial"/>
                <w:noProof/>
                <w:sz w:val="18"/>
                <w:szCs w:val="16"/>
              </w:rPr>
              <w:t>(</w:t>
            </w:r>
            <w:proofErr w:type="spellStart"/>
            <w:r w:rsidR="00A45C64">
              <w:rPr>
                <w:rFonts w:ascii="Arial" w:hAnsi="Arial" w:cs="Arial"/>
                <w:noProof/>
                <w:sz w:val="18"/>
                <w:szCs w:val="16"/>
              </w:rPr>
              <w:t>Spyridonidis</w:t>
            </w:r>
            <w:proofErr w:type="spellEnd"/>
            <w:r w:rsidR="00A45C64" w:rsidRPr="00A45C64">
              <w:rPr>
                <w:rFonts w:ascii="Arial" w:hAnsi="Arial" w:cs="Arial"/>
                <w:i/>
                <w:noProof/>
                <w:sz w:val="18"/>
                <w:szCs w:val="16"/>
              </w:rPr>
              <w:t xml:space="preserve"> et al</w:t>
            </w:r>
            <w:r w:rsidR="00A45C64">
              <w:rPr>
                <w:rFonts w:ascii="Arial" w:hAnsi="Arial" w:cs="Arial"/>
                <w:noProof/>
                <w:sz w:val="18"/>
                <w:szCs w:val="16"/>
              </w:rPr>
              <w:t>, 2024, Spyridonidis</w:t>
            </w:r>
            <w:r w:rsidR="00A45C64" w:rsidRPr="00A45C64">
              <w:rPr>
                <w:rFonts w:ascii="Arial" w:hAnsi="Arial" w:cs="Arial"/>
                <w:i/>
                <w:noProof/>
                <w:sz w:val="18"/>
                <w:szCs w:val="16"/>
              </w:rPr>
              <w:t xml:space="preserve"> et al</w:t>
            </w:r>
            <w:r w:rsidR="00A45C64">
              <w:rPr>
                <w:rFonts w:ascii="Arial" w:hAnsi="Arial" w:cs="Arial"/>
                <w:noProof/>
                <w:sz w:val="18"/>
                <w:szCs w:val="16"/>
              </w:rPr>
              <w:t>, 2020)</w:t>
            </w:r>
            <w:r>
              <w:rPr>
                <w:rFonts w:ascii="Arial" w:hAnsi="Arial" w:cs="Arial"/>
                <w:sz w:val="18"/>
                <w:szCs w:val="16"/>
              </w:rPr>
              <w:fldChar w:fldCharType="end"/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10C43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44EA8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E5B70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AC332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34542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8D8AA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0DEA4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E0D6E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A0DEC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8EDB4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7FC13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23FCD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  <w:r w:rsidRPr="00C353DC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F77398" w:rsidRPr="00C353DC" w14:paraId="3C069567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20E74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Donor match/typ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55372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Theme="majorEastAsia" w:hAnsi="Arial" w:cs="Arial"/>
                <w:color w:val="131413"/>
                <w:sz w:val="18"/>
                <w:szCs w:val="18"/>
              </w:rPr>
              <w:t>Human leukocyte antigen (HLA) tissue type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32B5E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784E3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5E10F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BCA96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BC4CB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D87A1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D1EF8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DEAFA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06BBC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5E3D5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635AF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A4957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  <w:r w:rsidRPr="00C353DC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F77398" w:rsidRPr="00C353DC" w14:paraId="2EAC9A7B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9E597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Diseas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CDB549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Theme="majorEastAsia" w:hAnsi="Arial" w:cs="Arial"/>
                <w:color w:val="131413"/>
                <w:sz w:val="18"/>
                <w:szCs w:val="18"/>
              </w:rPr>
              <w:t>Primary disease classified as recommended by WHO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4A0D3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E8B17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ED29E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6E411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C2E63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07B3C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89090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2B1CE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00332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B6BD8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91A88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FB1DA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40" w:lineRule="auto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545E61D8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AF373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Index hospitalization duration 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E67E0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Cs/>
                <w:sz w:val="18"/>
                <w:szCs w:val="18"/>
              </w:rPr>
              <w:t xml:space="preserve">Days from admission for initial </w:t>
            </w:r>
            <w:r>
              <w:rPr>
                <w:rFonts w:ascii="Arial" w:eastAsia="Calibri" w:hAnsi="Arial" w:cs="Arial"/>
                <w:bCs/>
                <w:sz w:val="18"/>
                <w:szCs w:val="18"/>
              </w:rPr>
              <w:t>HCT</w:t>
            </w:r>
            <w:r w:rsidRPr="00C353DC">
              <w:rPr>
                <w:rFonts w:ascii="Arial" w:eastAsia="Calibri" w:hAnsi="Arial" w:cs="Arial"/>
                <w:bCs/>
                <w:sz w:val="18"/>
                <w:szCs w:val="18"/>
              </w:rPr>
              <w:t xml:space="preserve"> to discharge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7E3AE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A6474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09FBD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100B2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89988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AD9BC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3E239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E8533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CC318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94E0C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7F4EB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FB8D0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C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1BA52B8E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DC719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Drop-out rat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FD6FD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Cs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>Defined as premature discontinuation from the study prior to final follow-up assessment. Reasons were categorized as death, clinical deterioration, withdrawal of consent, or loss to follow-up. Drop-out status and timing were recorded for all participants.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B84C5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56941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7BAC9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99EBB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F4757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4A3F1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63941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3654A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59AFE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BF189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1E947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31B97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7267327D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849CE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Recruitment rat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846492" w14:textId="208CAB51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C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Proportion of eligible participants, who were successfully enrolled in 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lastRenderedPageBreak/>
              <w:t>the study within the expected time frame. Actual recruitment rate was compared to the projected target defined during the study planning phase (expected to take at least 20 months).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begin"/>
            </w:r>
            <w:r w:rsidR="00A45C64">
              <w:rPr>
                <w:rFonts w:ascii="Arial" w:eastAsia="Calibri" w:hAnsi="Arial" w:cs="Arial"/>
                <w:sz w:val="18"/>
                <w:szCs w:val="18"/>
              </w:rPr>
              <w:instrText xml:space="preserve"> ADDIN EN.CITE &lt;EndNote&gt;&lt;Cite&gt;&lt;Author&gt;De Geest&lt;/Author&gt;&lt;Year&gt;2022&lt;/Year&gt;&lt;RecNum&gt;252&lt;/RecNum&gt;&lt;DisplayText&gt;(De Geest&lt;style face="italic"&gt; et al&lt;/style&gt;, 2022)&lt;/DisplayText&gt;&lt;record&gt;&lt;rec-number&gt;252&lt;/rec-number&gt;&lt;foreign-keys&gt;&lt;key app="EN" db-id="dazxxxw5rz0z2jet0d4xveskt5x52fx9f5sv" timestamp="1750167375"&gt;252&lt;/key&gt;&lt;/foreign-keys&gt;&lt;ref-type name="Journal Article"&gt;17&lt;/ref-type&gt;&lt;contributors&gt;&lt;authors&gt;&lt;author&gt;&lt;style face="normal" font="default" size="100%"&gt;De Geest, S.*, Valenta, S.* &lt;/style&gt;&lt;style face="italic" font="default" size="100%"&gt;(*shared first authorship,),&lt;/style&gt;&lt;style face="normal" font="default" size="100%"&gt; &lt;/style&gt;&lt;/author&gt;&lt;author&gt;Ribaut, J., &lt;/author&gt;&lt;author&gt;Gerull, S., &lt;/author&gt;&lt;author&gt;Mielke, J.,  &lt;/author&gt;&lt;author&gt;Simon, M., &lt;/author&gt;&lt;author&gt;Bartakova, J., &lt;/author&gt;&lt;author&gt;Kaier, K., &lt;/author&gt;&lt;author&gt;Eckstein, J.&lt;/author&gt;&lt;author&gt;Leppla, L.*, &lt;/author&gt;&lt;author&gt;&lt;style face="normal" font="default" size="100%"&gt;Teynor, A.*, &lt;/style&gt;&lt;style face="italic" font="default" size="100%"&gt;(*shared last authorship,)&lt;/style&gt;&lt;/author&gt;&lt;/authors&gt;&lt;/contributors&gt;&lt;titles&gt;&lt;title&gt;The SMILE Integrated Care Model in Allogeneic SteM Cell TransplantatIon faciLitated by eHealth: A Protocol for a hybrid effectiveness-implementation randomised controlled trial&lt;/title&gt;&lt;secondary-title&gt;BMC Health Services Research&lt;/secondary-title&gt;&lt;/titles&gt;&lt;periodical&gt;&lt;full-title&gt;BMC Health Services Research&lt;/full-title&gt;&lt;/periodical&gt;&lt;volume&gt;22&lt;/volume&gt;&lt;number&gt;1&lt;/number&gt;&lt;dates&gt;&lt;year&gt;2022&lt;/year&gt;&lt;/dates&gt;&lt;isbn&gt;1472-6963&lt;/isbn&gt;&lt;urls&gt;&lt;related-urls&gt;&lt;url&gt;https://doi.org/10.1186/s12913-022-08293-8&lt;/url&gt;&lt;/related-urls&gt;&lt;/urls&gt;&lt;electronic-resource-num&gt;https://doi.org/10.1186/s12913-022-08293-8&lt;/electronic-resource-num&gt;&lt;/record&gt;&lt;/Cite&gt;&lt;/EndNote&gt;</w:instrTex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separate"/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(De Geest</w:t>
            </w:r>
            <w:r w:rsidR="00A45C64" w:rsidRPr="00A45C64">
              <w:rPr>
                <w:rFonts w:ascii="Arial" w:eastAsia="Calibri" w:hAnsi="Arial" w:cs="Arial"/>
                <w:i/>
                <w:noProof/>
                <w:sz w:val="18"/>
                <w:szCs w:val="18"/>
              </w:rPr>
              <w:t xml:space="preserve"> et al</w:t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, 2022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130B4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lastRenderedPageBreak/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BA4A59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727DC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50445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5A79A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F8B58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59FEE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94903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6CDBC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3846A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FC051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5CC7B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163AC5BB" w14:textId="77777777" w:rsidTr="00A04948">
        <w:trPr>
          <w:trHeight w:val="207"/>
        </w:trPr>
        <w:tc>
          <w:tcPr>
            <w:tcW w:w="420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7C08D24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Primary Implementation Outcomes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7977EB2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0884E64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6D83D53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75967BA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911F6F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313BC74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5D58EA6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3726263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4D943AC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4A9F023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5124B45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082889C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</w:tr>
      <w:tr w:rsidR="00F77398" w:rsidRPr="00C353DC" w14:paraId="3C81C34B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C0450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Acceptability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5624792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>Assessed via 4-items on a 5-point Likert scale (1 = completely disagree, 5 = completely agree); higher scores indicate greater acceptability.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47B63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25290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A4BAD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A122F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C6916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C40C8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22927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5A4BE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1FBBB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71DFB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9FF66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BB8FA0" w14:textId="0B27B99F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Theme="majorEastAsia" w:hAnsi="Arial" w:cs="Arial"/>
                <w:color w:val="131413"/>
                <w:sz w:val="18"/>
                <w:szCs w:val="18"/>
              </w:rPr>
              <w:t>Paper-based survey (patient + APN): Acceptability of Intervention Measure (AIM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t>, 4 items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begin"/>
            </w:r>
            <w:r w:rsidR="00A45C64">
              <w:rPr>
                <w:rFonts w:ascii="Arial" w:eastAsia="Calibri" w:hAnsi="Arial" w:cs="Arial"/>
                <w:sz w:val="18"/>
                <w:szCs w:val="18"/>
              </w:rPr>
              <w:instrText xml:space="preserve"> ADDIN EN.CITE &lt;EndNote&gt;&lt;Cite&gt;&lt;Author&gt;Weiner&lt;/Author&gt;&lt;Year&gt;2017&lt;/Year&gt;&lt;RecNum&gt;994&lt;/RecNum&gt;&lt;DisplayText&gt;(Weiner&lt;style face="italic"&gt; et al&lt;/style&gt;, 2017)&lt;/DisplayText&gt;&lt;record&gt;&lt;rec-number&gt;994&lt;/rec-number&gt;&lt;foreign-keys&gt;&lt;key app="EN" db-id="0exprwf25xtxpke25edvteve09zfepv2vttr" timestamp="1550746229"&gt;994&lt;/key&gt;&lt;/foreign-keys&gt;&lt;ref-type name="Journal Article"&gt;17&lt;/ref-type&gt;&lt;contributors&gt;&lt;authors&gt;&lt;author&gt;Weiner, Bryan J&lt;/author&gt;&lt;author&gt;Lewis, Cara C&lt;/author&gt;&lt;author&gt;Stanick, Cameo&lt;/author&gt;&lt;author&gt;Powell, Byron J&lt;/author&gt;&lt;author&gt;Dorsey, Caitlin N&lt;/author&gt;&lt;author&gt;Clary, Alecia S&lt;/author&gt;&lt;author&gt;Boynton, Marcella H&lt;/author&gt;&lt;author&gt;Halko, Heather&lt;/author&gt;&lt;/authors&gt;&lt;/contributors&gt;&lt;titles&gt;&lt;title&gt;Psychometric assessment of three newly developed implementation outcome measures&lt;/title&gt;&lt;secondary-title&gt;Implementation Science&lt;/secondary-title&gt;&lt;/titles&gt;&lt;periodical&gt;&lt;full-title&gt;Implementation Science&lt;/full-title&gt;&lt;/periodical&gt;&lt;pages&gt;108&lt;/pages&gt;&lt;volume&gt;12&lt;/volume&gt;&lt;dates&gt;&lt;year&gt;2017&lt;/year&gt;&lt;/dates&gt;&lt;isbn&gt;1748-5908&lt;/isbn&gt;&lt;urls&gt;&lt;/urls&gt;&lt;electronic-resource-num&gt;10.1186/s13012-017-0635-3&lt;/electronic-resource-num&gt;&lt;/record&gt;&lt;/Cite&gt;&lt;/EndNote&gt;</w:instrTex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separate"/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(Weiner</w:t>
            </w:r>
            <w:r w:rsidR="00A45C64" w:rsidRPr="00A45C64">
              <w:rPr>
                <w:rFonts w:ascii="Arial" w:eastAsia="Calibri" w:hAnsi="Arial" w:cs="Arial"/>
                <w:i/>
                <w:noProof/>
                <w:sz w:val="18"/>
                <w:szCs w:val="18"/>
              </w:rPr>
              <w:t xml:space="preserve"> et al</w:t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, 2017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end"/>
            </w:r>
          </w:p>
        </w:tc>
      </w:tr>
      <w:tr w:rsidR="00F77398" w:rsidRPr="00C353DC" w14:paraId="178EF656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2DE9B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Appropriateness: </w:t>
            </w:r>
          </w:p>
        </w:tc>
        <w:tc>
          <w:tcPr>
            <w:tcW w:w="2179" w:type="dxa"/>
            <w:tcBorders>
              <w:left w:val="single" w:sz="4" w:space="0" w:color="000000"/>
              <w:right w:val="single" w:sz="4" w:space="0" w:color="000000"/>
            </w:tcBorders>
          </w:tcPr>
          <w:p w14:paraId="516CDB2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>Assessed via 4-items on a 5-point Likert scale (1 = completely disagree, 5 = completely agree); higher scores indicate greater appropriateness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20BC7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EBE64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EDBD4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825EE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7E7F4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E6BB8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B6503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2F293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4CEC6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16524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C5F81B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FF9F4D" w14:textId="5372D73F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Theme="majorEastAsia" w:hAnsi="Arial" w:cs="Arial"/>
                <w:color w:val="131413"/>
                <w:sz w:val="18"/>
                <w:szCs w:val="18"/>
              </w:rPr>
              <w:t>Paper-based survey (patient + APN): Intervention Appropriateness Measure (IAM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t>, 4 Items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begin"/>
            </w:r>
            <w:r w:rsidR="00A45C64">
              <w:rPr>
                <w:rFonts w:ascii="Arial" w:eastAsia="Calibri" w:hAnsi="Arial" w:cs="Arial"/>
                <w:sz w:val="18"/>
                <w:szCs w:val="18"/>
              </w:rPr>
              <w:instrText xml:space="preserve"> ADDIN EN.CITE &lt;EndNote&gt;&lt;Cite&gt;&lt;Author&gt;Weiner&lt;/Author&gt;&lt;Year&gt;2017&lt;/Year&gt;&lt;RecNum&gt;994&lt;/RecNum&gt;&lt;DisplayText&gt;(Weiner&lt;style face="italic"&gt; et al&lt;/style&gt;, 2017)&lt;/DisplayText&gt;&lt;record&gt;&lt;rec-number&gt;994&lt;/rec-number&gt;&lt;foreign-keys&gt;&lt;key app="EN" db-id="0exprwf25xtxpke25edvteve09zfepv2vttr" timestamp="1550746229"&gt;994&lt;/key&gt;&lt;/foreign-keys&gt;&lt;ref-type name="Journal Article"&gt;17&lt;/ref-type&gt;&lt;contributors&gt;&lt;authors&gt;&lt;author&gt;Weiner, Bryan J&lt;/author&gt;&lt;author&gt;Lewis, Cara C&lt;/author&gt;&lt;author&gt;Stanick, Cameo&lt;/author&gt;&lt;author&gt;Powell, Byron J&lt;/author&gt;&lt;author&gt;Dorsey, Caitlin N&lt;/author&gt;&lt;author&gt;Clary, Alecia S&lt;/author&gt;&lt;author&gt;Boynton, Marcella H&lt;/author&gt;&lt;author&gt;Halko, Heather&lt;/author&gt;&lt;/authors&gt;&lt;/contributors&gt;&lt;titles&gt;&lt;title&gt;Psychometric assessment of three newly developed implementation outcome measures&lt;/title&gt;&lt;secondary-title&gt;Implementation Science&lt;/secondary-title&gt;&lt;/titles&gt;&lt;periodical&gt;&lt;full-title&gt;Implementation Science&lt;/full-title&gt;&lt;/periodical&gt;&lt;pages&gt;108&lt;/pages&gt;&lt;volume&gt;12&lt;/volume&gt;&lt;dates&gt;&lt;year&gt;2017&lt;/year&gt;&lt;/dates&gt;&lt;isbn&gt;1748-5908&lt;/isbn&gt;&lt;urls&gt;&lt;/urls&gt;&lt;electronic-resource-num&gt;10.1186/s13012-017-0635-3&lt;/electronic-resource-num&gt;&lt;/record&gt;&lt;/Cite&gt;&lt;/EndNote&gt;</w:instrTex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separate"/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(Weiner</w:t>
            </w:r>
            <w:r w:rsidR="00A45C64" w:rsidRPr="00A45C64">
              <w:rPr>
                <w:rFonts w:ascii="Arial" w:eastAsia="Calibri" w:hAnsi="Arial" w:cs="Arial"/>
                <w:i/>
                <w:noProof/>
                <w:sz w:val="18"/>
                <w:szCs w:val="18"/>
              </w:rPr>
              <w:t xml:space="preserve"> et al</w:t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, 2017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end"/>
            </w:r>
          </w:p>
        </w:tc>
      </w:tr>
      <w:tr w:rsidR="00F77398" w:rsidRPr="00C353DC" w14:paraId="3CC7875F" w14:textId="77777777" w:rsidTr="00A04948">
        <w:trPr>
          <w:trHeight w:val="207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8CFEE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Feasibility</w:t>
            </w:r>
          </w:p>
        </w:tc>
        <w:tc>
          <w:tcPr>
            <w:tcW w:w="2179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1BF6E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>Assessed via 4-items on a 5-point Likert scale (1 = completely disagree, 5 = completely agree); higher scores indicate greater feasibility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DCCA7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505EC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4508B1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F52EB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0D631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9F4FE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CA50E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8F6A6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F247E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BE9D7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AB27E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26D50A" w14:textId="3C33A8EC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Theme="majorEastAsia" w:hAnsi="Arial" w:cs="Arial"/>
                <w:color w:val="131413"/>
                <w:sz w:val="18"/>
                <w:szCs w:val="18"/>
              </w:rPr>
              <w:t>Paper-based survey (patient + APN): Feasibility of Intervention Measure (FIM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t>, 4 items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begin"/>
            </w:r>
            <w:r w:rsidR="00A45C64">
              <w:rPr>
                <w:rFonts w:ascii="Arial" w:eastAsia="Calibri" w:hAnsi="Arial" w:cs="Arial"/>
                <w:sz w:val="18"/>
                <w:szCs w:val="18"/>
              </w:rPr>
              <w:instrText xml:space="preserve"> ADDIN EN.CITE &lt;EndNote&gt;&lt;Cite&gt;&lt;Author&gt;Weiner&lt;/Author&gt;&lt;Year&gt;2017&lt;/Year&gt;&lt;RecNum&gt;994&lt;/RecNum&gt;&lt;DisplayText&gt;(Weiner&lt;style face="italic"&gt; et al&lt;/style&gt;, 2017)&lt;/DisplayText&gt;&lt;record&gt;&lt;rec-number&gt;994&lt;/rec-number&gt;&lt;foreign-keys&gt;&lt;key app="EN" db-id="0exprwf25xtxpke25edvteve09zfepv2vttr" timestamp="1550746229"&gt;994&lt;/key&gt;&lt;/foreign-keys&gt;&lt;ref-type name="Journal Article"&gt;17&lt;/ref-type&gt;&lt;contributors&gt;&lt;authors&gt;&lt;author&gt;Weiner, Bryan J&lt;/author&gt;&lt;author&gt;Lewis, Cara C&lt;/author&gt;&lt;author&gt;Stanick, Cameo&lt;/author&gt;&lt;author&gt;Powell, Byron J&lt;/author&gt;&lt;author&gt;Dorsey, Caitlin N&lt;/author&gt;&lt;author&gt;Clary, Alecia S&lt;/author&gt;&lt;author&gt;Boynton, Marcella H&lt;/author&gt;&lt;author&gt;Halko, Heather&lt;/author&gt;&lt;/authors&gt;&lt;/contributors&gt;&lt;titles&gt;&lt;title&gt;Psychometric assessment of three newly developed implementation outcome measures&lt;/title&gt;&lt;secondary-title&gt;Implementation Science&lt;/secondary-title&gt;&lt;/titles&gt;&lt;periodical&gt;&lt;full-title&gt;Implementation Science&lt;/full-title&gt;&lt;/periodical&gt;&lt;pages&gt;108&lt;/pages&gt;&lt;volume&gt;12&lt;/volume&gt;&lt;dates&gt;&lt;year&gt;2017&lt;/year&gt;&lt;/dates&gt;&lt;isbn&gt;1748-5908&lt;/isbn&gt;&lt;urls&gt;&lt;/urls&gt;&lt;electronic-resource-num&gt;10.1186/s13012-017-0635-3&lt;/electronic-resource-num&gt;&lt;/record&gt;&lt;/Cite&gt;&lt;/EndNote&gt;</w:instrTex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separate"/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(Weiner</w:t>
            </w:r>
            <w:r w:rsidR="00A45C64" w:rsidRPr="00A45C64">
              <w:rPr>
                <w:rFonts w:ascii="Arial" w:eastAsia="Calibri" w:hAnsi="Arial" w:cs="Arial"/>
                <w:i/>
                <w:noProof/>
                <w:sz w:val="18"/>
                <w:szCs w:val="18"/>
              </w:rPr>
              <w:t xml:space="preserve"> et al</w:t>
            </w:r>
            <w:r w:rsidR="00A45C64">
              <w:rPr>
                <w:rFonts w:ascii="Arial" w:eastAsia="Calibri" w:hAnsi="Arial" w:cs="Arial"/>
                <w:noProof/>
                <w:sz w:val="18"/>
                <w:szCs w:val="18"/>
              </w:rPr>
              <w:t>, 2017)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fldChar w:fldCharType="end"/>
            </w:r>
          </w:p>
        </w:tc>
      </w:tr>
      <w:tr w:rsidR="00F77398" w:rsidRPr="00C353DC" w14:paraId="793994C5" w14:textId="77777777" w:rsidTr="00A04948">
        <w:trPr>
          <w:trHeight w:val="207"/>
        </w:trPr>
        <w:tc>
          <w:tcPr>
            <w:tcW w:w="420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4DA11DD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sz w:val="18"/>
                <w:szCs w:val="18"/>
              </w:rPr>
              <w:t>Primary Effectiveness Outcome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3902317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42FBDA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568C78D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660434D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4A6BA4B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1E9B22C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4091F06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39C07D8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89C834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17650F7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1B0F057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A50CF9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</w:tr>
      <w:tr w:rsidR="00F77398" w:rsidRPr="00C353DC" w14:paraId="0B17C057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0D487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  <w:bookmarkStart w:id="0" w:name="_Hlk205892765"/>
            <w:r w:rsidRPr="00C353DC">
              <w:rPr>
                <w:rFonts w:ascii="Arial" w:eastAsia="Calibri" w:hAnsi="Arial" w:cs="Arial"/>
                <w:b/>
                <w:bCs/>
                <w:sz w:val="18"/>
                <w:szCs w:val="18"/>
              </w:rPr>
              <w:t>Unplanned re-hospitalization event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A2FE9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C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Cs/>
                <w:sz w:val="18"/>
                <w:szCs w:val="18"/>
              </w:rPr>
              <w:t>Occurrence of first or recurrent unplanned hospital readmission during follow-up. First events were analyzed as time from index discharge to first unplanned re-hospitalization; recurrent events were modeled over the entire follow-up period using Cox proportional hazards regression.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0DA12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EC14C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E61EA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3329B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D40FA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6A0A5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1B386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503D0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4245E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81962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691B3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462C2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Medical Records, CRF </w:t>
            </w:r>
          </w:p>
        </w:tc>
      </w:tr>
      <w:bookmarkEnd w:id="0"/>
      <w:tr w:rsidR="00F77398" w:rsidRPr="00C353DC" w14:paraId="536B71C6" w14:textId="77777777" w:rsidTr="00A04948">
        <w:trPr>
          <w:trHeight w:val="155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293A6E9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bC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bCs/>
                <w:sz w:val="18"/>
                <w:szCs w:val="18"/>
              </w:rPr>
              <w:t>Secondary outcom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41B2994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right="-110"/>
              <w:rPr>
                <w:rFonts w:ascii="Arial" w:eastAsia="Calibri" w:hAnsi="Arial" w:cs="Arial"/>
                <w:bCs/>
                <w:color w:val="EE0000"/>
                <w:sz w:val="18"/>
                <w:szCs w:val="18"/>
              </w:rPr>
            </w:pP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7BAE6E7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6DD09DE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774581B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408D9C7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13B7BB5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0A9A26F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56D4791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303722A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4E3947B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0680482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025C43B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 w:themeFill="background1" w:themeFillShade="BF"/>
          </w:tcPr>
          <w:p w14:paraId="289E13D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</w:p>
        </w:tc>
      </w:tr>
      <w:tr w:rsidR="00F77398" w:rsidRPr="00C353DC" w14:paraId="26DAE60B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F8ADE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Re-hospitalization rat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33F26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hAnsi="Arial" w:cs="Arial"/>
                <w:sz w:val="18"/>
                <w:szCs w:val="16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 xml:space="preserve">Number of events after 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t>index hospitalization</w:t>
            </w:r>
            <w:r w:rsidRPr="00C353DC">
              <w:rPr>
                <w:rFonts w:ascii="Arial" w:hAnsi="Arial" w:cs="Arial"/>
                <w:sz w:val="18"/>
                <w:szCs w:val="18"/>
              </w:rPr>
              <w:t xml:space="preserve"> in the first year post-</w:t>
            </w:r>
            <w:r>
              <w:rPr>
                <w:rFonts w:ascii="Arial" w:hAnsi="Arial" w:cs="Arial"/>
                <w:sz w:val="18"/>
                <w:szCs w:val="18"/>
              </w:rPr>
              <w:t>HCT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E7F6F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FA6AE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E4CFF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0B876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56759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EA601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75800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BDDB1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8C05C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C6BB7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12E76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450B9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2DE75BB5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B7F85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>Length re-hospitalizations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BEA18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right="-110"/>
              <w:rPr>
                <w:rFonts w:ascii="Arial" w:hAnsi="Arial" w:cs="Arial"/>
                <w:sz w:val="18"/>
                <w:szCs w:val="16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 xml:space="preserve">Total length of inpatient re-hospitalizations in the first year after </w:t>
            </w:r>
            <w:r>
              <w:rPr>
                <w:rFonts w:ascii="Arial" w:hAnsi="Arial" w:cs="Arial"/>
                <w:sz w:val="18"/>
                <w:szCs w:val="18"/>
              </w:rPr>
              <w:t>HCT</w:t>
            </w:r>
            <w:r w:rsidRPr="00C353DC">
              <w:rPr>
                <w:rFonts w:ascii="Arial" w:hAnsi="Arial" w:cs="Arial"/>
                <w:sz w:val="18"/>
                <w:szCs w:val="18"/>
              </w:rPr>
              <w:t xml:space="preserve"> is the total number of hospitalized days after </w:t>
            </w:r>
            <w:r w:rsidRPr="00C353DC">
              <w:rPr>
                <w:rFonts w:ascii="Arial" w:eastAsia="Calibri" w:hAnsi="Arial" w:cs="Arial"/>
                <w:sz w:val="18"/>
                <w:szCs w:val="18"/>
              </w:rPr>
              <w:t>index hospitalization</w:t>
            </w:r>
            <w:r w:rsidRPr="00C353DC">
              <w:rPr>
                <w:rFonts w:ascii="Arial" w:hAnsi="Arial" w:cs="Arial"/>
                <w:sz w:val="18"/>
                <w:szCs w:val="18"/>
              </w:rPr>
              <w:t xml:space="preserve"> until end of study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47B14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68C69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97418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B8E9F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F4D5D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BB7D0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B8680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7BE9B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1C250D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A46B3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B2541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5166F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12C7FD48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B60A0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Reasons for re-hospitalization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AB1E6F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right="-39"/>
              <w:rPr>
                <w:rFonts w:ascii="Arial" w:hAnsi="Arial" w:cs="Arial"/>
                <w:sz w:val="18"/>
                <w:szCs w:val="16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 xml:space="preserve">Documented reasons for rehospitalization based on clinical records, categorizing them into predefined groups such as infection, graft-versus-host disease (GvHD), and </w:t>
            </w:r>
            <w:r w:rsidRPr="00C353DC">
              <w:rPr>
                <w:rFonts w:ascii="Arial" w:hAnsi="Arial" w:cs="Arial"/>
                <w:sz w:val="18"/>
                <w:szCs w:val="18"/>
              </w:rPr>
              <w:lastRenderedPageBreak/>
              <w:t>other transplant-related complications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BB602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641A6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5676C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1880F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17A20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AF9F6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837A2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F2F3E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84B44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05A25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3208E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8C2DD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2ACF2D07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4C7B0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bC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Overall survival rate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18035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right="-110"/>
              <w:rPr>
                <w:rFonts w:ascii="Arial" w:eastAsia="Calibri" w:hAnsi="Arial" w:cs="Arial"/>
                <w:bCs/>
                <w:color w:val="EE0000"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6"/>
              </w:rPr>
              <w:t>Overall survival rate from start of study participation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6453E5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7503E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241B5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39078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E2D81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8851C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B6295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5BE31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23BAF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C80087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C9055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DFEE8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60DDAE5E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FF39FC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If death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606D9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right="-110"/>
              <w:rPr>
                <w:rFonts w:ascii="Arial" w:hAnsi="Arial" w:cs="Arial"/>
                <w:sz w:val="18"/>
                <w:szCs w:val="16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>Date and cause of death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58E2B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FD79E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B3AE92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0EC97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53CDD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0CBBBA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8A836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DF95B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7F0D5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2F41C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FB6FA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F6EC8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14C2C8AD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77417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 xml:space="preserve">If relapse 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181D2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right="-110"/>
              <w:rPr>
                <w:rFonts w:ascii="Arial" w:hAnsi="Arial" w:cs="Arial"/>
                <w:sz w:val="18"/>
                <w:szCs w:val="18"/>
              </w:rPr>
            </w:pPr>
            <w:r w:rsidRPr="00C353DC">
              <w:rPr>
                <w:rFonts w:ascii="Arial" w:hAnsi="Arial" w:cs="Arial"/>
                <w:sz w:val="18"/>
                <w:szCs w:val="18"/>
              </w:rPr>
              <w:t>Date of relapse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21F76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1C9BF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97E92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D9130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BAD4E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87271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F48B8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99ADF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B369C5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ED7546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B8B59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1ABC9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sz w:val="18"/>
                <w:szCs w:val="18"/>
              </w:rPr>
              <w:t>Medical record, CRF</w:t>
            </w:r>
          </w:p>
        </w:tc>
      </w:tr>
      <w:tr w:rsidR="00F77398" w:rsidRPr="00C353DC" w14:paraId="59B88C88" w14:textId="77777777" w:rsidTr="00A04948">
        <w:trPr>
          <w:trHeight w:val="629"/>
        </w:trPr>
        <w:tc>
          <w:tcPr>
            <w:tcW w:w="20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994F12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sz w:val="18"/>
                <w:szCs w:val="18"/>
              </w:rPr>
            </w:pPr>
            <w:r>
              <w:rPr>
                <w:rFonts w:ascii="Arial" w:eastAsia="Calibri" w:hAnsi="Arial" w:cs="Arial"/>
                <w:sz w:val="18"/>
                <w:szCs w:val="18"/>
              </w:rPr>
              <w:t>Adverse events (AEs)</w:t>
            </w:r>
          </w:p>
        </w:tc>
        <w:tc>
          <w:tcPr>
            <w:tcW w:w="21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7B1E30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ind w:right="-110"/>
              <w:rPr>
                <w:rFonts w:ascii="Arial" w:hAnsi="Arial" w:cs="Arial"/>
                <w:sz w:val="18"/>
                <w:szCs w:val="18"/>
              </w:rPr>
            </w:pPr>
            <w:r w:rsidRPr="00D03DE5">
              <w:rPr>
                <w:rFonts w:ascii="Arial" w:hAnsi="Arial" w:cs="Arial"/>
                <w:sz w:val="18"/>
                <w:szCs w:val="18"/>
              </w:rPr>
              <w:t>Technology- or intervention-related AEs encompassed technical issues, delayed or incorrect symptom reporting, data transmission errors, privacy concerns, patient burde</w:t>
            </w:r>
            <w:r>
              <w:rPr>
                <w:rFonts w:ascii="Arial" w:hAnsi="Arial" w:cs="Arial"/>
                <w:sz w:val="18"/>
                <w:szCs w:val="18"/>
              </w:rPr>
              <w:t>n</w:t>
            </w:r>
            <w:r w:rsidRPr="00D03DE5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4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41D73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rPr>
                <w:rFonts w:ascii="Arial" w:eastAsia="Calibri" w:hAnsi="Arial" w:cs="Arial"/>
                <w:b/>
                <w:sz w:val="18"/>
                <w:szCs w:val="18"/>
              </w:rPr>
            </w:pPr>
          </w:p>
        </w:tc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E9AF79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FD76A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BE636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5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F91641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D7844B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FB126D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FECFF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7E086E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1656E8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4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10A7D3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b/>
                <w:caps/>
                <w:sz w:val="18"/>
                <w:szCs w:val="18"/>
              </w:rPr>
            </w:pPr>
            <w:r w:rsidRPr="00C353DC">
              <w:rPr>
                <w:rFonts w:ascii="Arial" w:eastAsia="Calibri" w:hAnsi="Arial" w:cs="Arial"/>
                <w:b/>
                <w:caps/>
                <w:sz w:val="18"/>
                <w:szCs w:val="18"/>
              </w:rPr>
              <w:t>x</w:t>
            </w:r>
          </w:p>
        </w:tc>
        <w:tc>
          <w:tcPr>
            <w:tcW w:w="15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02FD34" w14:textId="77777777" w:rsidR="00F77398" w:rsidRPr="00C353DC" w:rsidRDefault="00F77398" w:rsidP="0014258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  <w:between w:val="none" w:sz="4" w:space="0" w:color="000000"/>
              </w:pBdr>
              <w:spacing w:after="80" w:line="200" w:lineRule="exact"/>
              <w:jc w:val="center"/>
              <w:rPr>
                <w:rFonts w:ascii="Arial" w:eastAsia="Calibri" w:hAnsi="Arial" w:cs="Arial"/>
                <w:sz w:val="18"/>
                <w:szCs w:val="18"/>
              </w:rPr>
            </w:pPr>
            <w:r>
              <w:rPr>
                <w:rFonts w:ascii="Arial" w:eastAsia="Calibri" w:hAnsi="Arial" w:cs="Arial"/>
                <w:sz w:val="18"/>
                <w:szCs w:val="18"/>
              </w:rPr>
              <w:t>SMILe-App data</w:t>
            </w:r>
          </w:p>
        </w:tc>
      </w:tr>
    </w:tbl>
    <w:p w14:paraId="05BC4791" w14:textId="77777777" w:rsidR="00A45C64" w:rsidRPr="00A45C64" w:rsidRDefault="00A45C64" w:rsidP="00A45C64">
      <w:pPr>
        <w:pStyle w:val="EndNoteBibliography"/>
        <w:framePr w:wrap="around" w:hAnchor="page" w:x="1093" w:y="5257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45C64">
        <w:rPr>
          <w:b/>
        </w:rPr>
        <w:t>References</w:t>
      </w:r>
    </w:p>
    <w:p w14:paraId="0E41122B" w14:textId="77777777" w:rsidR="00A45C64" w:rsidRPr="00A45C64" w:rsidRDefault="00A45C64" w:rsidP="00A45C64">
      <w:pPr>
        <w:pStyle w:val="EndNoteBibliography"/>
        <w:framePr w:wrap="around" w:hAnchor="page" w:x="1093" w:y="5257"/>
        <w:rPr>
          <w:b/>
        </w:rPr>
      </w:pPr>
    </w:p>
    <w:p w14:paraId="55FD3DD7" w14:textId="0F293F1D" w:rsidR="00A45C64" w:rsidRPr="00A45C64" w:rsidRDefault="00A45C64" w:rsidP="00A45C64">
      <w:pPr>
        <w:pStyle w:val="EndNoteBibliography"/>
        <w:framePr w:wrap="around" w:hAnchor="page" w:x="1093" w:y="5257"/>
      </w:pPr>
      <w:r w:rsidRPr="00A45C64">
        <w:t>1.</w:t>
      </w:r>
      <w:r w:rsidRPr="00A45C64">
        <w:tab/>
        <w:t>Valenta S, Ribaut J, Leppla L, Mielke J, Teynor A, Koehly K</w:t>
      </w:r>
      <w:r w:rsidRPr="00A45C64">
        <w:rPr>
          <w:i/>
        </w:rPr>
        <w:t xml:space="preserve"> et al.</w:t>
      </w:r>
      <w:r w:rsidRPr="00A45C64">
        <w:t xml:space="preserve"> Context-specific adaptation of an eHealth-facilitated, integrated care model and tailoring its implementation strategies—A mixed-methods study as a part of the SMILe implementation science project. </w:t>
      </w:r>
      <w:r w:rsidRPr="00A45C64">
        <w:rPr>
          <w:i/>
        </w:rPr>
        <w:t xml:space="preserve">Frontiers in Health Services </w:t>
      </w:r>
      <w:r w:rsidRPr="00A45C64">
        <w:t xml:space="preserve">2023; </w:t>
      </w:r>
      <w:r w:rsidRPr="00A45C64">
        <w:rPr>
          <w:b/>
        </w:rPr>
        <w:t>2</w:t>
      </w:r>
      <w:r w:rsidRPr="00A45C64">
        <w:t xml:space="preserve">. doi: </w:t>
      </w:r>
      <w:hyperlink r:id="rId4" w:history="1">
        <w:r w:rsidRPr="00A45C64">
          <w:rPr>
            <w:rStyle w:val="Hyperlink"/>
          </w:rPr>
          <w:t>https://doi.org/10.3389/frhs.2022.977564</w:t>
        </w:r>
      </w:hyperlink>
    </w:p>
    <w:p w14:paraId="26F45319" w14:textId="77777777" w:rsidR="00A45C64" w:rsidRPr="00A45C64" w:rsidRDefault="00A45C64" w:rsidP="00A45C64">
      <w:pPr>
        <w:pStyle w:val="EndNoteBibliography"/>
        <w:framePr w:wrap="around" w:hAnchor="page" w:x="1093" w:y="5257"/>
      </w:pPr>
    </w:p>
    <w:p w14:paraId="04315652" w14:textId="5B13832B" w:rsidR="00A45C64" w:rsidRPr="00A45C64" w:rsidRDefault="00A45C64" w:rsidP="00A45C64">
      <w:pPr>
        <w:pStyle w:val="EndNoteBibliography"/>
        <w:framePr w:wrap="around" w:hAnchor="page" w:x="1093" w:y="5257"/>
      </w:pPr>
      <w:r w:rsidRPr="00A45C64">
        <w:t>2.</w:t>
      </w:r>
      <w:r w:rsidRPr="00A45C64">
        <w:tab/>
        <w:t xml:space="preserve">De Geest S, Valenta, S.* </w:t>
      </w:r>
      <w:r w:rsidRPr="00A45C64">
        <w:rPr>
          <w:i/>
        </w:rPr>
        <w:t>(*shared first authorship,),</w:t>
      </w:r>
      <w:r w:rsidRPr="00A45C64">
        <w:t xml:space="preserve"> , Ribaut J, Gerull S, Mielke J, Simon M, Bartakova J</w:t>
      </w:r>
      <w:r w:rsidRPr="00A45C64">
        <w:rPr>
          <w:i/>
        </w:rPr>
        <w:t xml:space="preserve"> et al.</w:t>
      </w:r>
      <w:r w:rsidRPr="00A45C64">
        <w:t xml:space="preserve"> The SMILE Integrated Care Model in Allogeneic SteM Cell TransplantatIon faciLitated by eHealth: A Protocol for a hybrid effectiveness-implementation randomised controlled trial. </w:t>
      </w:r>
      <w:r w:rsidRPr="00A45C64">
        <w:rPr>
          <w:i/>
        </w:rPr>
        <w:t xml:space="preserve">BMC Health Services Research </w:t>
      </w:r>
      <w:r w:rsidRPr="00A45C64">
        <w:t xml:space="preserve">2022; </w:t>
      </w:r>
      <w:r w:rsidRPr="00A45C64">
        <w:rPr>
          <w:b/>
        </w:rPr>
        <w:t>22</w:t>
      </w:r>
      <w:r w:rsidRPr="00A45C64">
        <w:t xml:space="preserve">(1). doi: </w:t>
      </w:r>
      <w:hyperlink r:id="rId5" w:history="1">
        <w:r w:rsidRPr="00A45C64">
          <w:rPr>
            <w:rStyle w:val="Hyperlink"/>
          </w:rPr>
          <w:t>https://doi.org/10.1186/s12913-022-08293-8</w:t>
        </w:r>
      </w:hyperlink>
    </w:p>
    <w:p w14:paraId="0C8B7381" w14:textId="77777777" w:rsidR="00A45C64" w:rsidRPr="00A45C64" w:rsidRDefault="00A45C64" w:rsidP="00A45C64">
      <w:pPr>
        <w:pStyle w:val="EndNoteBibliography"/>
        <w:framePr w:wrap="around" w:hAnchor="page" w:x="1093" w:y="5257"/>
      </w:pPr>
    </w:p>
    <w:p w14:paraId="39F8728D" w14:textId="77777777" w:rsidR="00A45C64" w:rsidRPr="00A45C64" w:rsidRDefault="00A45C64" w:rsidP="00A45C64">
      <w:pPr>
        <w:pStyle w:val="EndNoteBibliography"/>
        <w:framePr w:wrap="around" w:hAnchor="page" w:x="1093" w:y="5257"/>
      </w:pPr>
      <w:r w:rsidRPr="00A45C64">
        <w:t>3.</w:t>
      </w:r>
      <w:r w:rsidRPr="00A45C64">
        <w:tab/>
        <w:t>Spyridonidis A, Labopin M, Gedde-Dahl T, Ganser A, Stelljes M, Craddock C</w:t>
      </w:r>
      <w:r w:rsidRPr="00A45C64">
        <w:rPr>
          <w:i/>
        </w:rPr>
        <w:t xml:space="preserve"> et al.</w:t>
      </w:r>
      <w:r w:rsidRPr="00A45C64">
        <w:t xml:space="preserve"> Validation of the transplant conditioning intensity (TCI) index for allogeneic hematopoietic cell transplantation. </w:t>
      </w:r>
      <w:r w:rsidRPr="00A45C64">
        <w:rPr>
          <w:i/>
        </w:rPr>
        <w:t xml:space="preserve">Bone Marrow Transplant </w:t>
      </w:r>
      <w:r w:rsidRPr="00A45C64">
        <w:t xml:space="preserve">2024; </w:t>
      </w:r>
      <w:r w:rsidRPr="00A45C64">
        <w:rPr>
          <w:b/>
        </w:rPr>
        <w:t>59</w:t>
      </w:r>
      <w:r w:rsidRPr="00A45C64">
        <w:t>(2)</w:t>
      </w:r>
      <w:r w:rsidRPr="00A45C64">
        <w:rPr>
          <w:b/>
        </w:rPr>
        <w:t xml:space="preserve">: </w:t>
      </w:r>
      <w:r w:rsidRPr="00A45C64">
        <w:t>217-223. e-pub ahead of print 2023/11/18; doi: 10.1038/s41409-023-02139-5</w:t>
      </w:r>
    </w:p>
    <w:p w14:paraId="7C4D11DE" w14:textId="77777777" w:rsidR="00A45C64" w:rsidRPr="00A45C64" w:rsidRDefault="00A45C64" w:rsidP="00A45C64">
      <w:pPr>
        <w:pStyle w:val="EndNoteBibliography"/>
        <w:framePr w:wrap="around" w:hAnchor="page" w:x="1093" w:y="5257"/>
      </w:pPr>
    </w:p>
    <w:p w14:paraId="2EC4EA8E" w14:textId="77777777" w:rsidR="00A45C64" w:rsidRPr="00A45C64" w:rsidRDefault="00A45C64" w:rsidP="00A45C64">
      <w:pPr>
        <w:pStyle w:val="EndNoteBibliography"/>
        <w:framePr w:wrap="around" w:hAnchor="page" w:x="1093" w:y="5257"/>
      </w:pPr>
      <w:r w:rsidRPr="00A45C64">
        <w:t>4.</w:t>
      </w:r>
      <w:r w:rsidRPr="00A45C64">
        <w:tab/>
        <w:t>Spyridonidis A, Labopin M, Savani BN, Niittyvuopio R, Blaise D, Craddock C</w:t>
      </w:r>
      <w:r w:rsidRPr="00A45C64">
        <w:rPr>
          <w:i/>
        </w:rPr>
        <w:t xml:space="preserve"> et al.</w:t>
      </w:r>
      <w:r w:rsidRPr="00A45C64">
        <w:t xml:space="preserve"> Redefining and measuring transplant conditioning intensity in current era: a study in acute myeloid leukemia patients. </w:t>
      </w:r>
      <w:r w:rsidRPr="00A45C64">
        <w:rPr>
          <w:i/>
        </w:rPr>
        <w:t xml:space="preserve">Bone Marrow Transplant </w:t>
      </w:r>
      <w:r w:rsidRPr="00A45C64">
        <w:t xml:space="preserve">2020; </w:t>
      </w:r>
      <w:r w:rsidRPr="00A45C64">
        <w:rPr>
          <w:b/>
        </w:rPr>
        <w:t>55</w:t>
      </w:r>
      <w:r w:rsidRPr="00A45C64">
        <w:t>(6)</w:t>
      </w:r>
      <w:r w:rsidRPr="00A45C64">
        <w:rPr>
          <w:b/>
        </w:rPr>
        <w:t xml:space="preserve">: </w:t>
      </w:r>
      <w:r w:rsidRPr="00A45C64">
        <w:t>1114-1125. e-pub ahead of print 2020/01/31; doi: 10.1038/s41409-020-0803-y</w:t>
      </w:r>
    </w:p>
    <w:p w14:paraId="335D1C97" w14:textId="77777777" w:rsidR="00A45C64" w:rsidRPr="00A45C64" w:rsidRDefault="00A45C64" w:rsidP="00A45C64">
      <w:pPr>
        <w:pStyle w:val="EndNoteBibliography"/>
        <w:framePr w:wrap="around" w:hAnchor="page" w:x="1093" w:y="5257"/>
      </w:pPr>
    </w:p>
    <w:p w14:paraId="286D83C3" w14:textId="77777777" w:rsidR="00A45C64" w:rsidRPr="00A45C64" w:rsidRDefault="00A45C64" w:rsidP="00A45C64">
      <w:pPr>
        <w:pStyle w:val="EndNoteBibliography"/>
        <w:framePr w:wrap="around" w:hAnchor="page" w:x="1093" w:y="5257"/>
      </w:pPr>
      <w:r w:rsidRPr="00A45C64">
        <w:t>5.</w:t>
      </w:r>
      <w:r w:rsidRPr="00A45C64">
        <w:tab/>
        <w:t>Weiner BJ, Lewis CC, Stanick C, Powell BJ, Dorsey CN, Clary AS</w:t>
      </w:r>
      <w:r w:rsidRPr="00A45C64">
        <w:rPr>
          <w:i/>
        </w:rPr>
        <w:t xml:space="preserve"> et al.</w:t>
      </w:r>
      <w:r w:rsidRPr="00A45C64">
        <w:t xml:space="preserve"> Psychometric assessment of three newly developed implementation outcome measures. </w:t>
      </w:r>
      <w:r w:rsidRPr="00A45C64">
        <w:rPr>
          <w:i/>
        </w:rPr>
        <w:t xml:space="preserve">Implementation Science </w:t>
      </w:r>
      <w:r w:rsidRPr="00A45C64">
        <w:t xml:space="preserve">2017; </w:t>
      </w:r>
      <w:r w:rsidRPr="00A45C64">
        <w:rPr>
          <w:b/>
        </w:rPr>
        <w:t xml:space="preserve">12: </w:t>
      </w:r>
      <w:r w:rsidRPr="00A45C64">
        <w:t>108. doi: 10.1186/s13012-017-0635-3</w:t>
      </w:r>
    </w:p>
    <w:p w14:paraId="0B4D1B37" w14:textId="77777777" w:rsidR="00A45C64" w:rsidRPr="00A45C64" w:rsidRDefault="00A45C64" w:rsidP="00A45C64">
      <w:pPr>
        <w:pStyle w:val="EndNoteBibliography"/>
        <w:framePr w:wrap="around" w:hAnchor="page" w:x="1093" w:y="5257"/>
      </w:pPr>
    </w:p>
    <w:p w14:paraId="6FD7BCAA" w14:textId="0C649FA4" w:rsidR="00A04948" w:rsidRDefault="00A45C64" w:rsidP="00A45C64">
      <w:pPr>
        <w:pStyle w:val="EndNoteBibliography"/>
        <w:framePr w:wrap="around" w:hAnchor="page" w:x="1093" w:y="5257"/>
      </w:pPr>
      <w:r>
        <w:fldChar w:fldCharType="end"/>
      </w:r>
    </w:p>
    <w:p w14:paraId="05DABC5E" w14:textId="77777777" w:rsidR="00A04948" w:rsidRDefault="00A04948"/>
    <w:p w14:paraId="4E30AA40" w14:textId="37246C00" w:rsidR="004A3F52" w:rsidRDefault="004A3F52"/>
    <w:sectPr w:rsidR="004A3F5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one Marrow Transplant_NEW SWISS PAPER-NEW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zxxxw5rz0z2jet0d4xveskt5x52fx9f5sv&quot;&gt;My EndNote Library&lt;record-ids&gt;&lt;item&gt;252&lt;/item&gt;&lt;item&gt;267&lt;/item&gt;&lt;item&gt;364&lt;/item&gt;&lt;item&gt;365&lt;/item&gt;&lt;/record-ids&gt;&lt;/item&gt;&lt;/Libraries&gt;"/>
  </w:docVars>
  <w:rsids>
    <w:rsidRoot w:val="00F77398"/>
    <w:rsid w:val="00164469"/>
    <w:rsid w:val="004A3F52"/>
    <w:rsid w:val="00630526"/>
    <w:rsid w:val="00736014"/>
    <w:rsid w:val="00A04948"/>
    <w:rsid w:val="00A45C64"/>
    <w:rsid w:val="00CC043C"/>
    <w:rsid w:val="00CC2CE9"/>
    <w:rsid w:val="00F773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F18E93"/>
  <w15:chartTrackingRefBased/>
  <w15:docId w15:val="{74338D03-C919-4B33-9959-78A036326A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H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F77398"/>
    <w:pPr>
      <w:spacing w:after="0" w:line="480" w:lineRule="auto"/>
    </w:pPr>
    <w:rPr>
      <w:rFonts w:ascii="Times New Roman" w:hAnsi="Times New Roman"/>
      <w:kern w:val="0"/>
      <w:sz w:val="24"/>
      <w:lang w:val="en-US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77398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en-CH"/>
      <w14:ligatures w14:val="standardContextual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77398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en-CH"/>
      <w14:ligatures w14:val="standardContextual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77398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2F5496" w:themeColor="accent1" w:themeShade="BF"/>
      <w:kern w:val="2"/>
      <w:sz w:val="28"/>
      <w:szCs w:val="28"/>
      <w:lang w:val="en-CH"/>
      <w14:ligatures w14:val="standardContextual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77398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kern w:val="2"/>
      <w:sz w:val="22"/>
      <w:lang w:val="en-CH"/>
      <w14:ligatures w14:val="standardContextual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77398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2F5496" w:themeColor="accent1" w:themeShade="BF"/>
      <w:kern w:val="2"/>
      <w:sz w:val="22"/>
      <w:lang w:val="en-CH"/>
      <w14:ligatures w14:val="standardContextual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77398"/>
    <w:pPr>
      <w:keepNext/>
      <w:keepLines/>
      <w:spacing w:before="4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2"/>
      <w:lang w:val="en-CH"/>
      <w14:ligatures w14:val="standardContextual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77398"/>
    <w:pPr>
      <w:keepNext/>
      <w:keepLines/>
      <w:spacing w:before="4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2"/>
      <w:lang w:val="en-CH"/>
      <w14:ligatures w14:val="standardContextual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77398"/>
    <w:pPr>
      <w:keepNext/>
      <w:keepLines/>
      <w:spacing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2"/>
      <w:lang w:val="en-CH"/>
      <w14:ligatures w14:val="standardContextual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77398"/>
    <w:pPr>
      <w:keepNext/>
      <w:keepLines/>
      <w:spacing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2"/>
      <w:lang w:val="en-CH"/>
      <w14:ligatures w14:val="standardContextual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F7739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773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7739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77398"/>
    <w:rPr>
      <w:rFonts w:eastAsiaTheme="majorEastAsia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77398"/>
    <w:rPr>
      <w:rFonts w:eastAsiaTheme="majorEastAsia" w:cstheme="majorBidi"/>
      <w:color w:val="2F5496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77398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77398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77398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77398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F7739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CH"/>
      <w14:ligatures w14:val="standardContextual"/>
    </w:rPr>
  </w:style>
  <w:style w:type="character" w:customStyle="1" w:styleId="TitelZchn">
    <w:name w:val="Titel Zchn"/>
    <w:basedOn w:val="Absatz-Standardschriftart"/>
    <w:link w:val="Titel"/>
    <w:uiPriority w:val="10"/>
    <w:rsid w:val="00F7739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F77398"/>
    <w:pPr>
      <w:numPr>
        <w:ilvl w:val="1"/>
      </w:numPr>
      <w:spacing w:after="160"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CH"/>
      <w14:ligatures w14:val="standardContextual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F7739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F77398"/>
    <w:pPr>
      <w:spacing w:before="160" w:after="160" w:line="259" w:lineRule="auto"/>
      <w:jc w:val="center"/>
    </w:pPr>
    <w:rPr>
      <w:rFonts w:asciiTheme="minorHAnsi" w:hAnsiTheme="minorHAnsi"/>
      <w:i/>
      <w:iCs/>
      <w:color w:val="404040" w:themeColor="text1" w:themeTint="BF"/>
      <w:kern w:val="2"/>
      <w:sz w:val="22"/>
      <w:lang w:val="en-CH"/>
      <w14:ligatures w14:val="standardContextual"/>
    </w:rPr>
  </w:style>
  <w:style w:type="character" w:customStyle="1" w:styleId="ZitatZchn">
    <w:name w:val="Zitat Zchn"/>
    <w:basedOn w:val="Absatz-Standardschriftart"/>
    <w:link w:val="Zitat"/>
    <w:uiPriority w:val="29"/>
    <w:rsid w:val="00F77398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F77398"/>
    <w:pPr>
      <w:spacing w:after="160" w:line="259" w:lineRule="auto"/>
      <w:ind w:left="720"/>
      <w:contextualSpacing/>
    </w:pPr>
    <w:rPr>
      <w:rFonts w:asciiTheme="minorHAnsi" w:hAnsiTheme="minorHAnsi"/>
      <w:kern w:val="2"/>
      <w:sz w:val="22"/>
      <w:lang w:val="en-CH"/>
      <w14:ligatures w14:val="standardContextual"/>
    </w:rPr>
  </w:style>
  <w:style w:type="character" w:styleId="IntensiveHervorhebung">
    <w:name w:val="Intense Emphasis"/>
    <w:basedOn w:val="Absatz-Standardschriftart"/>
    <w:uiPriority w:val="21"/>
    <w:qFormat/>
    <w:rsid w:val="00F77398"/>
    <w:rPr>
      <w:i/>
      <w:iCs/>
      <w:color w:val="2F5496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F7739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hAnsiTheme="minorHAnsi"/>
      <w:i/>
      <w:iCs/>
      <w:color w:val="2F5496" w:themeColor="accent1" w:themeShade="BF"/>
      <w:kern w:val="2"/>
      <w:sz w:val="22"/>
      <w:lang w:val="en-CH"/>
      <w14:ligatures w14:val="standardContextual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F77398"/>
    <w:rPr>
      <w:i/>
      <w:iCs/>
      <w:color w:val="2F5496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F77398"/>
    <w:rPr>
      <w:b/>
      <w:bCs/>
      <w:smallCaps/>
      <w:color w:val="2F5496" w:themeColor="accent1" w:themeShade="BF"/>
      <w:spacing w:val="5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7739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F77398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F77398"/>
    <w:rPr>
      <w:rFonts w:ascii="Times New Roman" w:hAnsi="Times New Roman"/>
      <w:kern w:val="0"/>
      <w:sz w:val="20"/>
      <w:szCs w:val="20"/>
      <w:lang w:val="en-US"/>
      <w14:ligatures w14:val="non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04948"/>
    <w:pPr>
      <w:spacing w:line="240" w:lineRule="auto"/>
    </w:pPr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04948"/>
    <w:rPr>
      <w:rFonts w:ascii="Times New Roman" w:hAnsi="Times New Roman"/>
      <w:b/>
      <w:bCs/>
      <w:kern w:val="0"/>
      <w:sz w:val="20"/>
      <w:szCs w:val="20"/>
      <w:lang w:val="en-US"/>
      <w14:ligatures w14:val="none"/>
    </w:rPr>
  </w:style>
  <w:style w:type="paragraph" w:styleId="berarbeitung">
    <w:name w:val="Revision"/>
    <w:hidden/>
    <w:uiPriority w:val="99"/>
    <w:semiHidden/>
    <w:rsid w:val="00A04948"/>
    <w:pPr>
      <w:spacing w:after="0" w:line="240" w:lineRule="auto"/>
    </w:pPr>
    <w:rPr>
      <w:rFonts w:ascii="Times New Roman" w:hAnsi="Times New Roman"/>
      <w:kern w:val="0"/>
      <w:sz w:val="24"/>
      <w:lang w:val="en-US"/>
      <w14:ligatures w14:val="none"/>
    </w:rPr>
  </w:style>
  <w:style w:type="paragraph" w:customStyle="1" w:styleId="EndNoteBibliographyTitle">
    <w:name w:val="EndNote Bibliography Title"/>
    <w:basedOn w:val="Standard"/>
    <w:link w:val="EndNoteBibliographyTitleZchn"/>
    <w:rsid w:val="00A45C64"/>
    <w:pPr>
      <w:framePr w:hSpace="180" w:wrap="around" w:vAnchor="text" w:hAnchor="margin" w:xAlign="center" w:y="580"/>
    </w:pPr>
    <w:rPr>
      <w:rFonts w:ascii="Arial" w:hAnsi="Arial" w:cs="Times New Roman"/>
      <w:noProof/>
      <w:sz w:val="22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A45C64"/>
    <w:rPr>
      <w:rFonts w:ascii="Arial" w:hAnsi="Arial" w:cs="Times New Roman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Standard"/>
    <w:link w:val="EndNoteBibliographyZchn"/>
    <w:rsid w:val="00A45C64"/>
    <w:pPr>
      <w:framePr w:hSpace="180" w:wrap="around" w:vAnchor="text" w:hAnchor="margin" w:xAlign="center" w:y="580"/>
      <w:spacing w:line="240" w:lineRule="auto"/>
    </w:pPr>
    <w:rPr>
      <w:rFonts w:ascii="Arial" w:hAnsi="Arial" w:cs="Times New Roman"/>
      <w:noProof/>
      <w:sz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A45C64"/>
    <w:rPr>
      <w:rFonts w:ascii="Arial" w:hAnsi="Arial" w:cs="Times New Roman"/>
      <w:noProof/>
      <w:kern w:val="0"/>
      <w:lang w:val="en-US"/>
      <w14:ligatures w14:val="none"/>
    </w:rPr>
  </w:style>
  <w:style w:type="character" w:styleId="Hyperlink">
    <w:name w:val="Hyperlink"/>
    <w:basedOn w:val="Absatz-Standardschriftart"/>
    <w:uiPriority w:val="99"/>
    <w:unhideWhenUsed/>
    <w:rsid w:val="00A04948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A049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186/s12913-022-08293-8" TargetMode="External"/><Relationship Id="rId4" Type="http://schemas.openxmlformats.org/officeDocument/2006/relationships/hyperlink" Target="https://doi.org/10.3389/frhs.2022.97756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701</Words>
  <Characters>9696</Characters>
  <Application>Microsoft Office Word</Application>
  <DocSecurity>0</DocSecurity>
  <Lines>80</Lines>
  <Paragraphs>22</Paragraphs>
  <ScaleCrop>false</ScaleCrop>
  <Company/>
  <LinksUpToDate>false</LinksUpToDate>
  <CharactersWithSpaces>113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bine Valenta</dc:creator>
  <cp:keywords/>
  <dc:description/>
  <cp:lastModifiedBy>Sabine Valenta</cp:lastModifiedBy>
  <cp:revision>4</cp:revision>
  <dcterms:created xsi:type="dcterms:W3CDTF">2025-09-17T16:04:00Z</dcterms:created>
  <dcterms:modified xsi:type="dcterms:W3CDTF">2025-10-08T08:40:00Z</dcterms:modified>
</cp:coreProperties>
</file>